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48F4ECF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027807AD">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D300D" id="_x0000_t202" coordsize="21600,21600" o:spt="202" path="m,l,21600r21600,l21600,xe">
                <v:stroke joinstyle="miter"/>
                <v:path gradientshapeok="t" o:connecttype="rect"/>
              </v:shapetype>
              <v:shape id="Text Box 26" o:spid="_x0000_s1026"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7"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5tHZwIAADY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8"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cBIgCW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7733A4A8" w:rsidR="00D834B9" w:rsidRPr="008A4C1D" w:rsidRDefault="00076043" w:rsidP="00C728B4">
      <w:pPr>
        <w:spacing w:before="0" w:after="0" w:line="240" w:lineRule="auto"/>
        <w:jc w:val="left"/>
      </w:pP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6C9BA802">
                <wp:simplePos x="0" y="0"/>
                <wp:positionH relativeFrom="column">
                  <wp:posOffset>-212725</wp:posOffset>
                </wp:positionH>
                <wp:positionV relativeFrom="paragraph">
                  <wp:posOffset>3060065</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16.75pt;margin-top:240.9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5DAFECCE"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eb (</w:t>
      </w:r>
      <w:r w:rsidR="00516B05" w:rsidRPr="008A4C1D">
        <w:rPr>
          <w:i/>
          <w:iCs/>
        </w:rPr>
        <w:t>online</w:t>
      </w:r>
      <w:r w:rsidR="00336C8F" w:rsidRPr="008A4C1D">
        <w:t>),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los </w:t>
      </w:r>
      <w:r w:rsidR="00C35C0C" w:rsidRPr="008A4C1D">
        <w:t>expertos</w:t>
      </w:r>
      <w:r w:rsidR="00EB79BC" w:rsidRPr="008A4C1D">
        <w:t xml:space="preserve">, ya que sería </w:t>
      </w:r>
      <w:r w:rsidR="00A806C0" w:rsidRPr="008A4C1D">
        <w:t>accesible desde cualquier computadora o dispositivo móvil conectado a Internet</w:t>
      </w:r>
      <w:r w:rsidR="00342F9A" w:rsidRPr="008A4C1D">
        <w:t>, sin importar dónde se encuentre.</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06361F96" w:rsidR="00A13755" w:rsidRPr="008A4C1D" w:rsidRDefault="00A13755" w:rsidP="00A13755">
      <w:pPr>
        <w:pStyle w:val="ListParagraph"/>
        <w:numPr>
          <w:ilvl w:val="0"/>
          <w:numId w:val="43"/>
        </w:numPr>
      </w:pPr>
      <w:r w:rsidRPr="008A4C1D">
        <w:t xml:space="preserve">¿Cómo </w:t>
      </w:r>
      <w:r w:rsidR="008277BA" w:rsidRPr="008A4C1D">
        <w:t>probar</w:t>
      </w:r>
      <w:r w:rsidR="005906E6">
        <w:t xml:space="preserve"> la</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60CC4BED" w:rsidR="00CD463C" w:rsidRPr="008A4C1D" w:rsidRDefault="00012660" w:rsidP="00CD463C">
      <w:pPr>
        <w:pStyle w:val="ListParagraph"/>
        <w:numPr>
          <w:ilvl w:val="0"/>
          <w:numId w:val="46"/>
        </w:numPr>
      </w:pPr>
      <w:r>
        <w:t>Justificar la selección de</w:t>
      </w:r>
      <w:r w:rsidR="00CD463C" w:rsidRPr="008A4C1D">
        <w:t xml:space="preserve"> prácticas y tecnologías actuales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11E25BD6" w:rsidR="008B52DF" w:rsidRPr="008A4C1D" w:rsidRDefault="00CD463C" w:rsidP="00723FA0">
      <w:pPr>
        <w:pStyle w:val="ListParagraph"/>
        <w:numPr>
          <w:ilvl w:val="0"/>
          <w:numId w:val="46"/>
        </w:numPr>
      </w:pPr>
      <w:r w:rsidRPr="008A4C1D">
        <w:t xml:space="preserve">Realizar pruebas de software a la aplicación </w:t>
      </w:r>
      <w:r w:rsidR="005906E6">
        <w:t>desarrollada</w:t>
      </w:r>
      <w:r w:rsidRPr="008A4C1D">
        <w:t>.</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741D8D">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AA57AB">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FE25B5">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FE25B5">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5898777E"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1D72A0" w:rsidRPr="008A4C1D">
        <w:rPr>
          <w:i/>
          <w:iCs/>
        </w:rPr>
        <w:instrText xml:space="preserve"> ADDIN ZOTERO_ITEM CSL_CITATION {"citationID":"qA9NgVIk","properties":{"formattedCitation":"(USA and Shukla, 2023)","plainCitation":"(USA and 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literal":"USA"},{"family":"Shukla","given":"Abhishek"}],"accessed":{"date-parts":[["2024",9,11]]},"issued":{"date-parts":[["2023",12,31]]}}}],"schema":"https://github.com/citation-style-language/schema/raw/master/csl-citation.json"} </w:instrText>
      </w:r>
      <w:r w:rsidR="001D72A0" w:rsidRPr="008A4C1D">
        <w:rPr>
          <w:i/>
          <w:iCs/>
        </w:rPr>
        <w:fldChar w:fldCharType="separate"/>
      </w:r>
      <w:r w:rsidR="001D72A0" w:rsidRPr="008A4C1D">
        <w:t>(USA and 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lastRenderedPageBreak/>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y simplificación del desa</w:t>
      </w:r>
      <w:r w:rsidR="00830FD2" w:rsidRPr="008A4C1D">
        <w:lastRenderedPageBreak/>
        <w:t xml:space="preserve">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FE25B5">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lastRenderedPageBreak/>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FE25B5">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w:t>
      </w:r>
      <w:r w:rsidR="007A7E58" w:rsidRPr="008A4C1D">
        <w:rPr>
          <w:lang w:val="es-NI"/>
        </w:rPr>
        <w:lastRenderedPageBreak/>
        <w:t xml:space="preserve">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FE25B5">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 xml:space="preserve">Estos conceptos son capas esenciales de seguridad para los sistemas basados en Internet. A lo largo de los años, muchos esfuerzos han sido realizados en aras de propiciar entornos seguros </w:t>
      </w:r>
      <w:r w:rsidRPr="008A4C1D">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w:t>
      </w:r>
      <w:r w:rsidR="00736BD6" w:rsidRPr="008A4C1D">
        <w:lastRenderedPageBreak/>
        <w:t xml:space="preserve">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8A4C1D" w:rsidRDefault="00A20F92" w:rsidP="00C8586E">
      <w:pPr>
        <w:pStyle w:val="Heading2"/>
      </w:pPr>
      <w:r w:rsidRPr="008A4C1D">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1B3217FF" w14:textId="51D97E45" w:rsidR="002B498D" w:rsidRPr="008A4C1D" w:rsidRDefault="0069467E" w:rsidP="004073A0">
      <w:pPr>
        <w:pStyle w:val="Heading1"/>
      </w:pPr>
      <w:r w:rsidRPr="008A4C1D">
        <w:lastRenderedPageBreak/>
        <w:t>capítulo 2. descripción de la propuesta técnica implementada.</w:t>
      </w:r>
    </w:p>
    <w:p w14:paraId="3A77C01C" w14:textId="77777777" w:rsidR="0069467E" w:rsidRPr="008A4C1D" w:rsidRDefault="0069467E" w:rsidP="0069467E"/>
    <w:p w14:paraId="094ADB13" w14:textId="77777777" w:rsidR="0069467E" w:rsidRPr="008A4C1D" w:rsidRDefault="0069467E" w:rsidP="0069467E"/>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211AA6C"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7E2842C7"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43D34273" w14:textId="77777777" w:rsidR="00DD0943" w:rsidRPr="008A4C1D" w:rsidRDefault="00DD0943" w:rsidP="00DD0943">
      <w:pPr>
        <w:pStyle w:val="Bibliography"/>
        <w:rPr>
          <w:lang w:val="en-US"/>
        </w:rPr>
      </w:pPr>
      <w:r w:rsidRPr="008A4C1D">
        <w:rPr>
          <w:lang w:val="en-US"/>
        </w:rPr>
        <w:fldChar w:fldCharType="begin"/>
      </w:r>
      <w:r w:rsidRPr="008A4C1D">
        <w:instrText xml:space="preserve"> ADDIN ZOTERO_BIBL {"uncited":[],"omitted":[],"custom":[]} CSL_BIBLIOGRAPHY </w:instrText>
      </w:r>
      <w:r w:rsidRPr="008A4C1D">
        <w:rPr>
          <w:lang w:val="en-US"/>
        </w:rPr>
        <w:fldChar w:fldCharType="separate"/>
      </w:r>
      <w:r w:rsidRPr="008A4C1D">
        <w:t xml:space="preserve">Abirami, N., Lavanya, S., Madhanghi, A., 2019. </w:t>
      </w:r>
      <w:r w:rsidRPr="008A4C1D">
        <w:rPr>
          <w:lang w:val="en-US"/>
        </w:rPr>
        <w:t>A Detailed Study of Client-Server and its Architecture (Short Paper). Sri Krishna Arts and Science College, Kuniyamuthur, Coimbatore.</w:t>
      </w:r>
    </w:p>
    <w:p w14:paraId="1AA90521" w14:textId="77777777" w:rsidR="00DD0943" w:rsidRPr="008A4C1D" w:rsidRDefault="00DD0943" w:rsidP="00DD0943">
      <w:pPr>
        <w:pStyle w:val="Bibliography"/>
      </w:pPr>
      <w:r w:rsidRPr="008A4C1D">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8A4C1D">
        <w:t>Bul. Pos Dan Telekomun. 22. https://doi.org/10.17933/bpostel.v22i1.395</w:t>
      </w:r>
    </w:p>
    <w:p w14:paraId="6136842D" w14:textId="77777777" w:rsidR="00DD0943" w:rsidRPr="008A4C1D" w:rsidRDefault="00DD0943" w:rsidP="00DD0943">
      <w:pPr>
        <w:pStyle w:val="Bibliography"/>
      </w:pPr>
      <w:r w:rsidRPr="008A4C1D">
        <w:t xml:space="preserve">Balaj, Y., 2017. </w:t>
      </w:r>
      <w:r w:rsidRPr="008A4C1D">
        <w:rPr>
          <w:lang w:val="en-US"/>
        </w:rPr>
        <w:t xml:space="preserve">Token-Based vs Session-Based Authentication: A Survey. </w:t>
      </w:r>
      <w:r w:rsidRPr="008A4C1D">
        <w:t>University of Prishtina “Hasan Prishtina.”</w:t>
      </w:r>
    </w:p>
    <w:p w14:paraId="03798D3D" w14:textId="77777777" w:rsidR="00DD0943" w:rsidRPr="008A4C1D" w:rsidRDefault="00DD0943" w:rsidP="00DD0943">
      <w:pPr>
        <w:pStyle w:val="Bibliography"/>
        <w:rPr>
          <w:lang w:val="en-US"/>
        </w:rPr>
      </w:pPr>
      <w:r w:rsidRPr="008A4C1D">
        <w:t xml:space="preserve">Díaz-Morales, F., De León-García De Alba, C., Nava-Díaz, C., Mendoza-Castillo, M.D.C., 2018. Inducción de resistencia a Puccinia sorghi y complejo mancha de asfalto (Phyllachora maydis y otros) en maíz (Zea mays). </w:t>
      </w:r>
      <w:r w:rsidRPr="008A4C1D">
        <w:rPr>
          <w:lang w:val="en-US"/>
        </w:rPr>
        <w:t>Rev. Mex. Fitopatol. Mex. J. Phytopathol. 37. https://doi.org/10.18781/R.MEX.FIT.1807-6</w:t>
      </w:r>
    </w:p>
    <w:p w14:paraId="692C1D4C" w14:textId="77777777" w:rsidR="00DD0943" w:rsidRPr="008A4C1D" w:rsidRDefault="00DD0943" w:rsidP="00DD0943">
      <w:pPr>
        <w:pStyle w:val="Bibliography"/>
        <w:rPr>
          <w:lang w:val="en-US"/>
        </w:rPr>
      </w:pPr>
      <w:r w:rsidRPr="008A4C1D">
        <w:t xml:space="preserve">Dimitrijevic, N., Zdravkovic, N., Bogdanovic, M., Mesterovic, A., 2024. </w:t>
      </w:r>
      <w:r w:rsidRPr="008A4C1D">
        <w:rPr>
          <w:lang w:val="en-US"/>
        </w:rPr>
        <w:t>Advanced Security Mechanisms in the Spring Framework: JWT, OAuth, LDAP and Keycloak.</w:t>
      </w:r>
    </w:p>
    <w:p w14:paraId="5C6CD907" w14:textId="77777777" w:rsidR="00DD0943" w:rsidRPr="008A4C1D" w:rsidRDefault="00DD0943" w:rsidP="00DD0943">
      <w:pPr>
        <w:pStyle w:val="Bibliography"/>
        <w:rPr>
          <w:lang w:val="en-US"/>
        </w:rPr>
      </w:pPr>
      <w:r w:rsidRPr="008A4C1D">
        <w:rPr>
          <w:lang w:val="en-US"/>
        </w:rPr>
        <w:t>Django REST Framework Documentation, 2024. Authentication - Django REST framework [WWW Document]. URL https://www.django-rest-framework.org/api-guide/authentication/ (accessed 9.12.24).</w:t>
      </w:r>
    </w:p>
    <w:p w14:paraId="56CEDB60" w14:textId="77777777" w:rsidR="00DD0943" w:rsidRPr="008A4C1D" w:rsidRDefault="00DD0943" w:rsidP="00DD0943">
      <w:pPr>
        <w:pStyle w:val="Bibliography"/>
        <w:rPr>
          <w:lang w:val="en-US"/>
        </w:rPr>
      </w:pPr>
      <w:r w:rsidRPr="008A4C1D">
        <w:rPr>
          <w:lang w:val="en-US"/>
        </w:rPr>
        <w:t>Ehsan, A., Abuhaliqa, M.A.M.E., Catal, C., Mishra, D., 2022. RESTful API Testing Methodologies: Rationale, Challenges, and Solution Directions. Appl. Sci. 12, 4369. https://doi.org/10.3390/app12094369</w:t>
      </w:r>
    </w:p>
    <w:p w14:paraId="58C2D90D" w14:textId="77777777" w:rsidR="00DD0943" w:rsidRPr="008A4C1D" w:rsidRDefault="00DD0943" w:rsidP="00DD0943">
      <w:pPr>
        <w:pStyle w:val="Bibliography"/>
        <w:rPr>
          <w:lang w:val="en-US"/>
        </w:rPr>
      </w:pPr>
      <w:r w:rsidRPr="008A4C1D">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60DA622" w14:textId="77777777" w:rsidR="00DD0943" w:rsidRPr="008A4C1D" w:rsidRDefault="00DD0943" w:rsidP="00DD0943">
      <w:pPr>
        <w:pStyle w:val="Bibliography"/>
      </w:pPr>
      <w:r w:rsidRPr="008A4C1D">
        <w:t>Fernández Iglesias, M.J., 2024. Pequeña introducción a las bases de datos. Universidade de Vigo.</w:t>
      </w:r>
    </w:p>
    <w:p w14:paraId="14AB3B19" w14:textId="77777777" w:rsidR="00DD0943" w:rsidRPr="008A4C1D" w:rsidRDefault="00DD0943" w:rsidP="00DD0943">
      <w:pPr>
        <w:pStyle w:val="Bibliography"/>
        <w:rPr>
          <w:lang w:val="en-US"/>
        </w:rPr>
      </w:pPr>
      <w:r w:rsidRPr="008A4C1D">
        <w:t xml:space="preserve">Ferreira, F., Borges, H.S., Valente, M.T., 2024. </w:t>
      </w:r>
      <w:r w:rsidRPr="008A4C1D">
        <w:rPr>
          <w:lang w:val="en-US"/>
        </w:rPr>
        <w:t>Refactoring react-based Web apps. J. Syst. Softw. 215, 112105. https://doi.org/10.1016/j.jss.2024.112105</w:t>
      </w:r>
    </w:p>
    <w:p w14:paraId="0806F245" w14:textId="77777777" w:rsidR="00DD0943" w:rsidRPr="008A4C1D" w:rsidRDefault="00DD0943" w:rsidP="00DD0943">
      <w:pPr>
        <w:pStyle w:val="Bibliography"/>
        <w:rPr>
          <w:lang w:val="en-US"/>
        </w:rPr>
      </w:pPr>
      <w:r w:rsidRPr="008A4C1D">
        <w:rPr>
          <w:lang w:val="en-US"/>
        </w:rPr>
        <w:t>Gagliardi, V., 2021. Decoupled Django: understand and build decoupled Django architectures for Javascript front-ends. Apress, Place of publication not identified.</w:t>
      </w:r>
    </w:p>
    <w:p w14:paraId="0D88FFC9" w14:textId="77777777" w:rsidR="00DD0943" w:rsidRPr="008A4C1D" w:rsidRDefault="00DD0943" w:rsidP="00DD0943">
      <w:pPr>
        <w:pStyle w:val="Bibliography"/>
        <w:rPr>
          <w:lang w:val="en-US"/>
        </w:rPr>
      </w:pPr>
      <w:r w:rsidRPr="008A4C1D">
        <w:rPr>
          <w:lang w:val="en-US"/>
        </w:rPr>
        <w:t>Góngora-Canul, C., Jiménez-Beitia, F., Puerto-Hernández, C., Carolina Avellaneda, M., Kleczewski, N., Telenko, D.E.P., Shim, S., Solórzano, J.E., Goodwin, S.B., Scofield, S.R., Cruz, C.D., 2022. Induction of Phyllachora maydis (Maubl.) signs on corn leaves. Res. Sq. 12.</w:t>
      </w:r>
    </w:p>
    <w:p w14:paraId="5BC976C5" w14:textId="77777777" w:rsidR="00DD0943" w:rsidRPr="008A4C1D" w:rsidRDefault="00DD0943" w:rsidP="00DD0943">
      <w:pPr>
        <w:pStyle w:val="Bibliography"/>
        <w:rPr>
          <w:lang w:val="en-US"/>
        </w:rPr>
      </w:pPr>
      <w:r w:rsidRPr="008A4C1D">
        <w:t xml:space="preserve">Hernández Cruz, L.M., González Novelo, M.J., Cab Chan, J.R., Mex Álvarez, D.C., 2023. Implementación de la aplicación web BITA en Google Compute Engine. </w:t>
      </w:r>
      <w:r w:rsidRPr="008A4C1D">
        <w:rPr>
          <w:lang w:val="en-US"/>
        </w:rPr>
        <w:t>Multidiscip. Ing. 7, 107–117. https://doi.org/10.29105/mdi.v7i10.228</w:t>
      </w:r>
    </w:p>
    <w:p w14:paraId="5ADE389C" w14:textId="77777777" w:rsidR="00DD0943" w:rsidRPr="008A4C1D" w:rsidRDefault="00DD0943" w:rsidP="00DD0943">
      <w:pPr>
        <w:pStyle w:val="Bibliography"/>
        <w:rPr>
          <w:lang w:val="en-US"/>
        </w:rPr>
      </w:pPr>
      <w:r w:rsidRPr="008A4C1D">
        <w:rPr>
          <w:lang w:val="en-US"/>
        </w:rPr>
        <w:t>Kim, M., Sinha, S., Orso, A., 2023. Adaptive REST API Testing with Reinforcement Learning.</w:t>
      </w:r>
    </w:p>
    <w:p w14:paraId="1A2E98BC" w14:textId="77777777" w:rsidR="00DD0943" w:rsidRPr="008A4C1D" w:rsidRDefault="00DD0943" w:rsidP="00DD0943">
      <w:pPr>
        <w:pStyle w:val="Bibliography"/>
        <w:rPr>
          <w:lang w:val="en-US"/>
        </w:rPr>
      </w:pPr>
      <w:r w:rsidRPr="008A4C1D">
        <w:rPr>
          <w:lang w:val="en-US"/>
        </w:rPr>
        <w:lastRenderedPageBreak/>
        <w:t>Kowalczyk, K., Szandala, T., 2024. Enhancing SEO in Single-Page Web Applications in Contrast With Multi-Page Applications. IEEE Access 12, 11597–11614. https://doi.org/10.1109/ACCESS.2024.3355740</w:t>
      </w:r>
    </w:p>
    <w:p w14:paraId="08A61288" w14:textId="77777777" w:rsidR="00DD0943" w:rsidRPr="008A4C1D" w:rsidRDefault="00DD0943" w:rsidP="00DD0943">
      <w:pPr>
        <w:pStyle w:val="Bibliography"/>
        <w:rPr>
          <w:lang w:val="en-US"/>
        </w:rPr>
      </w:pPr>
      <w:r w:rsidRPr="008A4C1D">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6621A1A7" w14:textId="77777777" w:rsidR="00DD0943" w:rsidRPr="008A4C1D" w:rsidRDefault="00DD0943" w:rsidP="00DD0943">
      <w:pPr>
        <w:pStyle w:val="Bibliography"/>
        <w:rPr>
          <w:lang w:val="en-US"/>
        </w:rPr>
      </w:pPr>
      <w:r w:rsidRPr="008A4C1D">
        <w:t xml:space="preserve">Kumar, M., Nandal, D.R., 2024. </w:t>
      </w:r>
      <w:r w:rsidRPr="008A4C1D">
        <w:rPr>
          <w:lang w:val="en-US"/>
        </w:rPr>
        <w:t>Python’s Role in Accelerating Web Application Development with Django. Int. Res. J. Adv. Eng. Manag. IRJAEM 2, 2092–2105. https://doi.org/10.47392/IRJAEM.2024.0307</w:t>
      </w:r>
    </w:p>
    <w:p w14:paraId="334370FD" w14:textId="77777777" w:rsidR="00DD0943" w:rsidRPr="008A4C1D" w:rsidRDefault="00DD0943" w:rsidP="00DD0943">
      <w:pPr>
        <w:pStyle w:val="Bibliography"/>
        <w:rPr>
          <w:lang w:val="en-US"/>
        </w:rPr>
      </w:pPr>
      <w:r w:rsidRPr="008A4C1D">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D527446" w14:textId="77777777" w:rsidR="00DD0943" w:rsidRPr="008A4C1D" w:rsidRDefault="00DD0943" w:rsidP="00DD0943">
      <w:pPr>
        <w:pStyle w:val="Bibliography"/>
        <w:rPr>
          <w:lang w:val="en-US"/>
        </w:rPr>
      </w:pPr>
      <w:r w:rsidRPr="008A4C1D">
        <w:t xml:space="preserve">Llamuca-Quinaloa, J., Vera-Vincent, Y., Tapia-Cerda, V., 2021. Análisis comparativo para medir la eficiencia de desempeño entre una aplicación web tradicional y una aplicación web progresiva. </w:t>
      </w:r>
      <w:r w:rsidRPr="008A4C1D">
        <w:rPr>
          <w:lang w:val="en-US"/>
        </w:rPr>
        <w:t>TecnoLógicas 24, e1892. https://doi.org/10.22430/22565337.1892</w:t>
      </w:r>
    </w:p>
    <w:p w14:paraId="1F437D85" w14:textId="77777777" w:rsidR="00DD0943" w:rsidRPr="008A4C1D" w:rsidRDefault="00DD0943" w:rsidP="00DD0943">
      <w:pPr>
        <w:pStyle w:val="Bibliography"/>
        <w:rPr>
          <w:lang w:val="en-US"/>
        </w:rPr>
      </w:pPr>
      <w:r w:rsidRPr="008A4C1D">
        <w:rPr>
          <w:lang w:val="en-US"/>
        </w:rPr>
        <w:t>Mendez, M., 2014. The Missing Link - An Introduction to Web Development and Programming. Open SUNY Textbooks.</w:t>
      </w:r>
    </w:p>
    <w:p w14:paraId="7B3313DB" w14:textId="77777777" w:rsidR="00DD0943" w:rsidRPr="008A4C1D" w:rsidRDefault="00DD0943" w:rsidP="00DD0943">
      <w:pPr>
        <w:pStyle w:val="Bibliography"/>
        <w:rPr>
          <w:lang w:val="en-US"/>
        </w:rPr>
      </w:pPr>
      <w:r w:rsidRPr="008A4C1D">
        <w:rPr>
          <w:lang w:val="en-US"/>
        </w:rPr>
        <w:t>Mwamba Nyabuto, G., Mony, V., Mbugua, S., 2024. Architectural Review of Client-Server Models. Int. J. Sci. Res. Eng. Trends 10, 139–143.</w:t>
      </w:r>
    </w:p>
    <w:p w14:paraId="718DAFC4" w14:textId="77777777" w:rsidR="00DD0943" w:rsidRPr="008A4C1D" w:rsidRDefault="00DD0943" w:rsidP="00DD0943">
      <w:pPr>
        <w:pStyle w:val="Bibliography"/>
        <w:rPr>
          <w:lang w:val="en-US"/>
        </w:rPr>
      </w:pPr>
      <w:r w:rsidRPr="008A4C1D">
        <w:rPr>
          <w:lang w:val="en-US"/>
        </w:rPr>
        <w:t>NextAuth Documentation, 2024. Introduction | NextAuth.js [WWW Document]. URL https://next-auth.js.org/getting-started/introduction (accessed 9.6.24).</w:t>
      </w:r>
    </w:p>
    <w:p w14:paraId="639CF21B" w14:textId="77777777" w:rsidR="00DD0943" w:rsidRPr="008A4C1D" w:rsidRDefault="00DD0943" w:rsidP="00DD0943">
      <w:pPr>
        <w:pStyle w:val="Bibliography"/>
        <w:rPr>
          <w:lang w:val="en-US"/>
        </w:rPr>
      </w:pPr>
      <w:r w:rsidRPr="008A4C1D">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700D20C" w14:textId="77777777" w:rsidR="00DD0943" w:rsidRPr="008A4C1D" w:rsidRDefault="00DD0943" w:rsidP="00DD0943">
      <w:pPr>
        <w:pStyle w:val="Bibliography"/>
        <w:rPr>
          <w:lang w:val="en-US"/>
        </w:rPr>
      </w:pPr>
      <w:r w:rsidRPr="008A4C1D">
        <w:rPr>
          <w:lang w:val="en-US"/>
        </w:rPr>
        <w:t>Olanrewaju, R.F., Khan, B.U.I., Morshidi, M.A., Anwar, F., Kiah, M.L.B.M., 2021. A Frictionless and Secure User Authentication in Web-Based Premium Applications. IEEE Access 9, 129240–129255. https://doi.org/10.1109/ACCESS.2021.3110310</w:t>
      </w:r>
    </w:p>
    <w:p w14:paraId="1586E0D7" w14:textId="77777777" w:rsidR="00DD0943" w:rsidRPr="008A4C1D" w:rsidRDefault="00DD0943" w:rsidP="00DD0943">
      <w:pPr>
        <w:pStyle w:val="Bibliography"/>
        <w:rPr>
          <w:lang w:val="en-US"/>
        </w:rPr>
      </w:pPr>
      <w:r w:rsidRPr="008A4C1D">
        <w:rPr>
          <w:lang w:val="en-US"/>
        </w:rPr>
        <w:t>Panwar, V., 2024. Web Evolution to Revolution: Navigating the Future of Web Application Development. Int. J. Comput. Trends Technol. 72, 34–40. https://doi.org/10.14445/22312803/IJCTT-V72I2P107</w:t>
      </w:r>
    </w:p>
    <w:p w14:paraId="726C60B5" w14:textId="77777777" w:rsidR="00DD0943" w:rsidRPr="008A4C1D" w:rsidRDefault="00DD0943" w:rsidP="00DD0943">
      <w:pPr>
        <w:pStyle w:val="Bibliography"/>
        <w:rPr>
          <w:lang w:val="en-US"/>
        </w:rPr>
      </w:pPr>
      <w:r w:rsidRPr="008A4C1D">
        <w:rPr>
          <w:lang w:val="en-US"/>
        </w:rPr>
        <w:t>Patel, V., 2023. Analyzing the Impact of Next.JS on Site Performance and SEO. Int. J. Comput. Appl. Technol. Res. https://doi.org/10.7753/IJCATR1210.1004</w:t>
      </w:r>
    </w:p>
    <w:p w14:paraId="42C70055" w14:textId="77777777" w:rsidR="00DD0943" w:rsidRPr="008A4C1D" w:rsidRDefault="00DD0943" w:rsidP="00DD0943">
      <w:pPr>
        <w:pStyle w:val="Bibliography"/>
      </w:pPr>
      <w:r w:rsidRPr="008A4C1D">
        <w:rPr>
          <w:lang w:val="en-US"/>
        </w:rPr>
        <w:t xml:space="preserve">Ramírez-Galvis, J.P., 2023. </w:t>
      </w:r>
      <w:r w:rsidRPr="008A4C1D">
        <w:t>Generación de un servicio RSS con Django. https://doi.org/10.13140/RG.2.2.15992.62723</w:t>
      </w:r>
    </w:p>
    <w:p w14:paraId="67648B07" w14:textId="77777777" w:rsidR="00DD0943" w:rsidRPr="008A4C1D" w:rsidRDefault="00DD0943" w:rsidP="00DD0943">
      <w:pPr>
        <w:pStyle w:val="Bibliography"/>
        <w:rPr>
          <w:lang w:val="en-US"/>
        </w:rPr>
      </w:pPr>
      <w:r w:rsidRPr="008A4C1D">
        <w:rPr>
          <w:lang w:val="en-US"/>
        </w:rPr>
        <w:t>Satter, A., Tabassum, A., Ishrat, J.E., 2023. Software Evolution of Next.js and Angular. Int. J. Eng. Manuf. 13, 20–33. https://doi.org/10.5815/ijem.2023.04.03</w:t>
      </w:r>
    </w:p>
    <w:p w14:paraId="173676B1" w14:textId="77777777" w:rsidR="00DD0943" w:rsidRPr="008A4C1D" w:rsidRDefault="00DD0943" w:rsidP="00DD0943">
      <w:pPr>
        <w:pStyle w:val="Bibliography"/>
        <w:rPr>
          <w:lang w:val="en-US"/>
        </w:rPr>
      </w:pPr>
      <w:r w:rsidRPr="008A4C1D">
        <w:rPr>
          <w:lang w:val="en-US"/>
        </w:rPr>
        <w:t>Stanek, J., Killough, D., 2023. Synthesizing JSON Schema Transformers. Univ. Wis. 1, 7.</w:t>
      </w:r>
    </w:p>
    <w:p w14:paraId="1F743467" w14:textId="77777777" w:rsidR="00DD0943" w:rsidRPr="008A4C1D" w:rsidRDefault="00DD0943" w:rsidP="00DD0943">
      <w:pPr>
        <w:pStyle w:val="Bibliography"/>
        <w:rPr>
          <w:lang w:val="en-US"/>
        </w:rPr>
      </w:pPr>
      <w:r w:rsidRPr="008A4C1D">
        <w:rPr>
          <w:lang w:val="en-US"/>
        </w:rPr>
        <w:lastRenderedPageBreak/>
        <w:t>The PostgreSQL Global Development Group, 2024. PostgreSQL: About [WWW Document]. URL https://www.postgresql.org/about/ (accessed 8.20.24).</w:t>
      </w:r>
    </w:p>
    <w:p w14:paraId="480B0D90" w14:textId="77777777" w:rsidR="00DD0943" w:rsidRPr="008A4C1D" w:rsidRDefault="00DD0943" w:rsidP="00DD0943">
      <w:pPr>
        <w:pStyle w:val="Bibliography"/>
        <w:rPr>
          <w:lang w:val="en-US"/>
        </w:rPr>
      </w:pPr>
      <w:r w:rsidRPr="008A4C1D">
        <w:rPr>
          <w:lang w:val="en-US"/>
        </w:rPr>
        <w:t>USA, Shukla, A., 2023. Modern JavaScript Frameworks and JavaScript’s Future as a FullStack Programming Language. J. Artif. Intell. Cloud Comput. 1–5. https://doi.org/10.47363/JAICC/2023(2)144</w:t>
      </w:r>
    </w:p>
    <w:p w14:paraId="6B14255A" w14:textId="77777777" w:rsidR="00DD0943" w:rsidRPr="008A4C1D" w:rsidRDefault="00DD0943" w:rsidP="00DD0943">
      <w:pPr>
        <w:pStyle w:val="Bibliography"/>
      </w:pPr>
      <w:r w:rsidRPr="008A4C1D">
        <w:rPr>
          <w:lang w:val="en-US"/>
        </w:rPr>
        <w:t xml:space="preserve">Valdez Ocampo, F.D., Huerta Maciel, Á.M., Mongelós Barrios, C.A., Sánchez Jara, R., Ruiz Díaz Lovera, E.M.D., Sanchez Gonzalez, M.A., 2024. </w:t>
      </w:r>
      <w:r w:rsidRPr="008A4C1D">
        <w:t>Evaluación de cultivares de maíz (Zea maíz L.) sembrados en diferentes arreglos espaciales. Rev. Alfa 8, 363–375. https://doi.org/10.33996/revistaalfa.v8i23.269</w:t>
      </w:r>
    </w:p>
    <w:p w14:paraId="7EE9D7F1" w14:textId="77777777" w:rsidR="00DD0943" w:rsidRPr="008A4C1D" w:rsidRDefault="00DD0943" w:rsidP="00DD0943">
      <w:pPr>
        <w:pStyle w:val="Bibliography"/>
      </w:pPr>
      <w:r w:rsidRPr="008A4C1D">
        <w:t>Vargas Zermeño, E., 2024. Criterios de implementación de Tailwind CSS en desarrollos frontend. Cuad. Téc. Univ. DGTIC 2. https://doi.org/10.22201/dgtic.ctud.2024.2.3.63</w:t>
      </w:r>
    </w:p>
    <w:p w14:paraId="6C0E2844" w14:textId="77777777" w:rsidR="00DD0943" w:rsidRPr="008A4C1D" w:rsidRDefault="00DD0943" w:rsidP="00DD0943">
      <w:pPr>
        <w:pStyle w:val="Bibliography"/>
      </w:pPr>
      <w:r w:rsidRPr="008A4C1D">
        <w:t xml:space="preserve">Venkata Koteswara Rao Ballamudi, Karu Lal, Harshith Desamsetti, Sreekanth Dekkati, 2021. </w:t>
      </w:r>
      <w:r w:rsidRPr="008A4C1D">
        <w:rPr>
          <w:lang w:val="en-US"/>
        </w:rPr>
        <w:t xml:space="preserve">Getting Started Modern Web Development with Next.js: An Indispensable React Framework. </w:t>
      </w:r>
      <w:r w:rsidRPr="008A4C1D">
        <w:t>Digit. Sustain. Rev. 1.</w:t>
      </w:r>
    </w:p>
    <w:p w14:paraId="762BB24F" w14:textId="77777777" w:rsidR="00DD0943" w:rsidRPr="008A4C1D" w:rsidRDefault="00DD0943" w:rsidP="00DD0943">
      <w:pPr>
        <w:pStyle w:val="Bibliography"/>
      </w:pPr>
      <w:r w:rsidRPr="008A4C1D">
        <w:t>Vinces-Tachong, R.E., Vélez-Ruiz, M.C., Gaibor-Fernández, R.R., Herrera-Eguez, F.E., 2022. Implementación del procesamiento de imágenes para la evaluación de la mancha de asfalto (Phyllachora maydis) en maíz (Zea mays). Rev. TERRA Latinoam. 40. https://doi.org/10.28940/terra.v40i0.1066</w:t>
      </w:r>
    </w:p>
    <w:p w14:paraId="7B5C40A4" w14:textId="60C2D00C" w:rsidR="0069467E" w:rsidRPr="001A77AE" w:rsidRDefault="00DD0943" w:rsidP="0069467E">
      <w:pPr>
        <w:rPr>
          <w:lang w:val="en-US"/>
        </w:rPr>
      </w:pPr>
      <w:r w:rsidRPr="008A4C1D">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F9315A" w14:textId="77777777" w:rsidR="00797C34" w:rsidRDefault="00797C34" w:rsidP="0048011A">
      <w:pPr>
        <w:spacing w:after="0" w:line="240" w:lineRule="auto"/>
      </w:pPr>
      <w:r>
        <w:separator/>
      </w:r>
    </w:p>
  </w:endnote>
  <w:endnote w:type="continuationSeparator" w:id="0">
    <w:p w14:paraId="5732622D" w14:textId="77777777" w:rsidR="00797C34" w:rsidRDefault="00797C34"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D8D395" w14:textId="77777777" w:rsidR="00797C34" w:rsidRDefault="00797C34" w:rsidP="0048011A">
      <w:pPr>
        <w:spacing w:after="0" w:line="240" w:lineRule="auto"/>
      </w:pPr>
      <w:r>
        <w:separator/>
      </w:r>
    </w:p>
  </w:footnote>
  <w:footnote w:type="continuationSeparator" w:id="0">
    <w:p w14:paraId="1AD7A05C" w14:textId="77777777" w:rsidR="00797C34" w:rsidRDefault="00797C34"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A012719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B15"/>
    <w:rsid w:val="00007D1B"/>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D0249"/>
    <w:rsid w:val="000D0671"/>
    <w:rsid w:val="000D0926"/>
    <w:rsid w:val="000D1543"/>
    <w:rsid w:val="000D3CAD"/>
    <w:rsid w:val="000D44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A77AE"/>
    <w:rsid w:val="001B2331"/>
    <w:rsid w:val="001B26EA"/>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541A"/>
    <w:rsid w:val="003454DD"/>
    <w:rsid w:val="0034668A"/>
    <w:rsid w:val="00346C87"/>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4DA9"/>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8CB"/>
    <w:rsid w:val="00533EB6"/>
    <w:rsid w:val="00535058"/>
    <w:rsid w:val="00535119"/>
    <w:rsid w:val="00535B28"/>
    <w:rsid w:val="00537AE1"/>
    <w:rsid w:val="005407F1"/>
    <w:rsid w:val="00540B5A"/>
    <w:rsid w:val="0054135D"/>
    <w:rsid w:val="00543396"/>
    <w:rsid w:val="0054516C"/>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06E6"/>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DFD"/>
    <w:rsid w:val="005E4BE6"/>
    <w:rsid w:val="005E6DD6"/>
    <w:rsid w:val="005E6DE8"/>
    <w:rsid w:val="005E7DD3"/>
    <w:rsid w:val="005F0429"/>
    <w:rsid w:val="005F0496"/>
    <w:rsid w:val="005F06BB"/>
    <w:rsid w:val="005F0C22"/>
    <w:rsid w:val="005F0CF7"/>
    <w:rsid w:val="005F0D2A"/>
    <w:rsid w:val="005F0D40"/>
    <w:rsid w:val="005F2F14"/>
    <w:rsid w:val="005F3471"/>
    <w:rsid w:val="005F49C7"/>
    <w:rsid w:val="005F4E00"/>
    <w:rsid w:val="005F57E0"/>
    <w:rsid w:val="005F79CB"/>
    <w:rsid w:val="0060006B"/>
    <w:rsid w:val="00600E77"/>
    <w:rsid w:val="0060172A"/>
    <w:rsid w:val="00601D2C"/>
    <w:rsid w:val="006044C7"/>
    <w:rsid w:val="00605640"/>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D8D"/>
    <w:rsid w:val="0074356D"/>
    <w:rsid w:val="00743DD7"/>
    <w:rsid w:val="00744C8F"/>
    <w:rsid w:val="00745AA5"/>
    <w:rsid w:val="0074727B"/>
    <w:rsid w:val="00750697"/>
    <w:rsid w:val="007513B8"/>
    <w:rsid w:val="00751C66"/>
    <w:rsid w:val="00754797"/>
    <w:rsid w:val="00754C82"/>
    <w:rsid w:val="007566AD"/>
    <w:rsid w:val="007571AD"/>
    <w:rsid w:val="007572FE"/>
    <w:rsid w:val="00757DBE"/>
    <w:rsid w:val="007605CD"/>
    <w:rsid w:val="00760994"/>
    <w:rsid w:val="007616AB"/>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4D0A"/>
    <w:rsid w:val="007F5B75"/>
    <w:rsid w:val="007F7180"/>
    <w:rsid w:val="007F74C2"/>
    <w:rsid w:val="007F7557"/>
    <w:rsid w:val="0080024C"/>
    <w:rsid w:val="00801447"/>
    <w:rsid w:val="00801DA4"/>
    <w:rsid w:val="00802FB8"/>
    <w:rsid w:val="008046B3"/>
    <w:rsid w:val="008047F6"/>
    <w:rsid w:val="00805158"/>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4C1D"/>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D16"/>
    <w:rsid w:val="00944152"/>
    <w:rsid w:val="009448F8"/>
    <w:rsid w:val="00944E35"/>
    <w:rsid w:val="009469FF"/>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636"/>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452A"/>
    <w:rsid w:val="00A5607B"/>
    <w:rsid w:val="00A566A2"/>
    <w:rsid w:val="00A566DC"/>
    <w:rsid w:val="00A566E0"/>
    <w:rsid w:val="00A56BB2"/>
    <w:rsid w:val="00A56C36"/>
    <w:rsid w:val="00A57854"/>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00B"/>
    <w:rsid w:val="00A86DCB"/>
    <w:rsid w:val="00A87F7A"/>
    <w:rsid w:val="00A90ADE"/>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8CC"/>
    <w:rsid w:val="00AE0B14"/>
    <w:rsid w:val="00AE0C5A"/>
    <w:rsid w:val="00AE16C4"/>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6C92"/>
    <w:rsid w:val="00B472E8"/>
    <w:rsid w:val="00B5067D"/>
    <w:rsid w:val="00B513B2"/>
    <w:rsid w:val="00B51B9D"/>
    <w:rsid w:val="00B51DFD"/>
    <w:rsid w:val="00B52DAC"/>
    <w:rsid w:val="00B52DD7"/>
    <w:rsid w:val="00B5345D"/>
    <w:rsid w:val="00B54926"/>
    <w:rsid w:val="00B54C2C"/>
    <w:rsid w:val="00B54E70"/>
    <w:rsid w:val="00B55961"/>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473A"/>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B4"/>
    <w:rsid w:val="00C72EF4"/>
    <w:rsid w:val="00C73A8F"/>
    <w:rsid w:val="00C73E2E"/>
    <w:rsid w:val="00C73E54"/>
    <w:rsid w:val="00C7469D"/>
    <w:rsid w:val="00C74C72"/>
    <w:rsid w:val="00C75181"/>
    <w:rsid w:val="00C75925"/>
    <w:rsid w:val="00C76F11"/>
    <w:rsid w:val="00C77BD1"/>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4BAE"/>
    <w:rsid w:val="00D369EE"/>
    <w:rsid w:val="00D37B81"/>
    <w:rsid w:val="00D37CF6"/>
    <w:rsid w:val="00D4020C"/>
    <w:rsid w:val="00D406FC"/>
    <w:rsid w:val="00D408AE"/>
    <w:rsid w:val="00D4167C"/>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7F1"/>
    <w:rsid w:val="00D834B9"/>
    <w:rsid w:val="00D84566"/>
    <w:rsid w:val="00D84A99"/>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75"/>
    <w:rsid w:val="00EE3103"/>
    <w:rsid w:val="00EE445C"/>
    <w:rsid w:val="00EE4941"/>
    <w:rsid w:val="00EE70FA"/>
    <w:rsid w:val="00EE7AB0"/>
    <w:rsid w:val="00EF058F"/>
    <w:rsid w:val="00EF1207"/>
    <w:rsid w:val="00EF155A"/>
    <w:rsid w:val="00EF19C7"/>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3BB9"/>
    <w:rsid w:val="00F65768"/>
    <w:rsid w:val="00F65AAD"/>
    <w:rsid w:val="00F66878"/>
    <w:rsid w:val="00F66AE6"/>
    <w:rsid w:val="00F67877"/>
    <w:rsid w:val="00F67DBC"/>
    <w:rsid w:val="00F7136D"/>
    <w:rsid w:val="00F71BE9"/>
    <w:rsid w:val="00F72FEA"/>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FE25B5"/>
    <w:pPr>
      <w:widowControl w:val="0"/>
      <w:numPr>
        <w:ilvl w:val="1"/>
        <w:numId w:val="2"/>
      </w:numPr>
      <w:tabs>
        <w:tab w:val="left" w:pos="578"/>
      </w:tabs>
      <w:spacing w:before="240"/>
      <w:ind w:left="759" w:hanging="578"/>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FE25B5"/>
    <w:rPr>
      <w:rFonts w:eastAsia="Times New Roman"/>
      <w:b/>
      <w:bCs/>
      <w:i/>
      <w:iCs/>
      <w:sz w:val="26"/>
      <w:szCs w:val="28"/>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0</TotalTime>
  <Pages>32</Pages>
  <Words>15493</Words>
  <Characters>85215</Characters>
  <Application>Microsoft Office Word</Application>
  <DocSecurity>0</DocSecurity>
  <Lines>710</Lines>
  <Paragraphs>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00507</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02</cp:revision>
  <cp:lastPrinted>2024-09-03T21:37:00Z</cp:lastPrinted>
  <dcterms:created xsi:type="dcterms:W3CDTF">2022-06-30T23:54:00Z</dcterms:created>
  <dcterms:modified xsi:type="dcterms:W3CDTF">2024-09-1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4"&gt;&lt;session id="U7KQRgYu"/&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